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651CAE" w:rsidP="00083A8B">
      <w:pPr>
        <w:jc w:val="center"/>
        <w:rPr>
          <w:b/>
          <w:sz w:val="32"/>
          <w:szCs w:val="32"/>
        </w:rPr>
      </w:pPr>
      <w:proofErr w:type="spellStart"/>
      <w:r>
        <w:rPr>
          <w:b/>
          <w:sz w:val="32"/>
          <w:szCs w:val="32"/>
        </w:rPr>
        <w:t>Versi</w:t>
      </w:r>
      <w:proofErr w:type="spellEnd"/>
      <w:r>
        <w:rPr>
          <w:b/>
          <w:sz w:val="32"/>
          <w:szCs w:val="32"/>
        </w:rPr>
        <w:t xml:space="preserve"> 0.1.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10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0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. Modul 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. Modul F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. Modul G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i. Modul H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x.  Modul I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1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3. Data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ERD (Entity Relationship Diagram)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Detailed Tab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4. User Interface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2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 Progres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har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ontrol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EA603C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AC3A7C">
              <w:rPr>
                <w:rFonts w:cstheme="minorHAnsi"/>
                <w:noProof/>
                <w:webHidden/>
                <w:sz w:val="32"/>
                <w:szCs w:val="32"/>
              </w:rPr>
              <w:t>3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0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0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1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1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3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4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4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651CAE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>
              <w:rPr>
                <w:sz w:val="32"/>
                <w:szCs w:val="32"/>
              </w:rPr>
              <w:t>0.1.1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</w:t>
      </w:r>
      <w:proofErr w:type="spellStart"/>
      <w:r w:rsidRPr="00CE3D64">
        <w:rPr>
          <w:sz w:val="32"/>
          <w:szCs w:val="32"/>
        </w:rPr>
        <w:t>par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r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r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8" w:name="_Toc37587498"/>
      <w:r w:rsidRPr="00DD6893">
        <w:rPr>
          <w:rFonts w:asciiTheme="minorHAnsi" w:hAnsiTheme="minorHAnsi" w:cstheme="minorHAnsi"/>
          <w:color w:val="auto"/>
        </w:rPr>
        <w:lastRenderedPageBreak/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8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EA603C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9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75" type="#_x0000_t75" style="position:absolute;margin-left:6.25pt;margin-top:23.35pt;width:467.05pt;height:513.4pt;z-index:251673600;mso-position-horizontal-relative:text;mso-position-vertical-relative:text;mso-width-relative:page;mso-height-relative:page">
            <v:imagedata r:id="rId11" o:title="use case"/>
            <w10:wrap type="square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9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0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0503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pt;height:99.75pt">
            <v:imagedata r:id="rId12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2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2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EA603C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3" o:title="class diagram A"/>
            <w10:wrap type="square"/>
          </v:shape>
        </w:pict>
      </w:r>
      <w:r w:rsidR="00E170CB"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EA603C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4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3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EA603C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5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080503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346.5pt;height:481.5pt">
            <v:imagedata r:id="rId16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4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EA603C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7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EA603C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8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5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5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EA603C" w:rsidP="00C42996">
      <w:pPr>
        <w:jc w:val="both"/>
        <w:rPr>
          <w:sz w:val="32"/>
          <w:szCs w:val="32"/>
        </w:rPr>
      </w:pPr>
      <w:r>
        <w:rPr>
          <w:noProof/>
        </w:rPr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9" o:title="class diagram D"/>
            <w10:wrap type="square"/>
          </v:shape>
        </w:pict>
      </w:r>
      <w:r w:rsidR="00083A8B"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2. Sequence </w:t>
      </w:r>
      <w:r w:rsidRPr="00A30433">
        <w:rPr>
          <w:sz w:val="32"/>
          <w:szCs w:val="32"/>
        </w:rPr>
        <w:lastRenderedPageBreak/>
        <w:t>Diagram</w:t>
      </w:r>
    </w:p>
    <w:p w:rsidR="00083A8B" w:rsidRPr="00A30433" w:rsidRDefault="00080503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27" type="#_x0000_t75" style="width:435pt;height:481.5pt">
            <v:imagedata r:id="rId20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6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6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 w:rsidR="00080503">
        <w:rPr>
          <w:sz w:val="32"/>
          <w:szCs w:val="32"/>
        </w:rPr>
        <w:pict>
          <v:shape id="_x0000_i1028" type="#_x0000_t75" style="width:468.75pt;height:490.5pt">
            <v:imagedata r:id="rId21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7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0503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468.75pt;height:141pt">
            <v:imagedata r:id="rId23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8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0503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0" type="#_x0000_t75" style="width:382.5pt;height:177.75pt">
            <v:imagedata r:id="rId25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9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0503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468.75pt;height:627.75pt">
            <v:imagedata r:id="rId27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0503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2" type="#_x0000_t75" style="width:157.5pt;height:402pt">
            <v:imagedata r:id="rId29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Default="00083A8B" w:rsidP="00083A8B">
      <w:pPr>
        <w:jc w:val="both"/>
        <w:rPr>
          <w:sz w:val="32"/>
          <w:szCs w:val="32"/>
        </w:rPr>
      </w:pPr>
    </w:p>
    <w:p w:rsidR="00D1530B" w:rsidRPr="00A30433" w:rsidRDefault="00D1530B" w:rsidP="00083A8B">
      <w:pPr>
        <w:jc w:val="both"/>
        <w:rPr>
          <w:sz w:val="32"/>
          <w:szCs w:val="32"/>
        </w:rPr>
      </w:pPr>
      <w:bookmarkStart w:id="21" w:name="_GoBack"/>
      <w:bookmarkEnd w:id="21"/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2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2"/>
    </w:p>
    <w:p w:rsidR="00083A8B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651CAE" w:rsidRPr="00651CAE" w:rsidRDefault="00D1530B" w:rsidP="00651CAE">
      <w:r>
        <w:rPr>
          <w:noProof/>
        </w:rPr>
        <w:drawing>
          <wp:inline distT="0" distB="0" distL="0" distR="0">
            <wp:extent cx="5943600" cy="2329815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 Diagram.jp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9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</w:p>
    <w:p w:rsidR="00083A8B" w:rsidRPr="002B3265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4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4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lastRenderedPageBreak/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lastRenderedPageBreak/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5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080503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3.5pt;height:399pt">
            <v:imagedata r:id="rId32" o:title="Main Menu"/>
          </v:shape>
        </w:pict>
      </w:r>
    </w:p>
    <w:p w:rsidR="00F6411D" w:rsidRPr="00A30433" w:rsidRDefault="00080503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169.5pt;height:345pt">
            <v:imagedata r:id="rId33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5" type="#_x0000_t75" style="width:147pt;height:300pt">
            <v:imagedata r:id="rId35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50.75pt;height:305.25pt">
            <v:imagedata r:id="rId37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1.5pt;height:309pt">
            <v:imagedata r:id="rId33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44.75pt;height:294pt">
            <v:imagedata r:id="rId40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75pt;height:294pt">
            <v:imagedata r:id="rId33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1.25pt;height:267.75pt">
            <v:imagedata r:id="rId43" o:title="navigation"/>
          </v:shape>
        </w:pict>
      </w:r>
      <w:r>
        <w:rPr>
          <w:sz w:val="32"/>
          <w:szCs w:val="32"/>
        </w:rPr>
        <w:pict>
          <v:shape id="_x0000_i1041" type="#_x0000_t75" style="width:132pt;height:267.75pt">
            <v:imagedata r:id="rId44" o:title="user thread"/>
          </v:shape>
        </w:pict>
      </w:r>
    </w:p>
    <w:p w:rsidR="002512E3" w:rsidRPr="00A30433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26.75pt;height:256.5pt">
            <v:imagedata r:id="rId45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29.75pt;height:264pt">
            <v:imagedata r:id="rId43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050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4" type="#_x0000_t75" style="width:144.75pt;height:294pt">
            <v:imagedata r:id="rId43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080503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5" type="#_x0000_t75" style="width:139.5pt;height:284.25pt">
            <v:imagedata r:id="rId33" o:title="beranda"/>
          </v:shape>
        </w:pict>
      </w:r>
      <w:r w:rsidR="00F6411D"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6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6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7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0503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6" type="#_x0000_t75" style="width:466.5pt;height:75.75pt">
            <v:imagedata r:id="rId50" o:title="Screenshot (998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8" w:name="_Toc3758751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255869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668413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lastRenderedPageBreak/>
        <w:drawing>
          <wp:inline distT="0" distB="0" distL="0" distR="0">
            <wp:extent cx="5943600" cy="3343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634284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6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A603C" w:rsidRDefault="00EA603C">
      <w:pPr>
        <w:spacing w:after="0" w:line="240" w:lineRule="auto"/>
      </w:pPr>
      <w:r>
        <w:separator/>
      </w:r>
    </w:p>
  </w:endnote>
  <w:endnote w:type="continuationSeparator" w:id="0">
    <w:p w:rsidR="00EA603C" w:rsidRDefault="00EA60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1530B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8050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A603C" w:rsidRDefault="00EA603C">
      <w:pPr>
        <w:spacing w:after="0" w:line="240" w:lineRule="auto"/>
      </w:pPr>
      <w:r>
        <w:separator/>
      </w:r>
    </w:p>
  </w:footnote>
  <w:footnote w:type="continuationSeparator" w:id="0">
    <w:p w:rsidR="00EA603C" w:rsidRDefault="00EA60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6FF0"/>
    <w:rsid w:val="00010D61"/>
    <w:rsid w:val="00052841"/>
    <w:rsid w:val="00080503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47101"/>
    <w:rsid w:val="005859AE"/>
    <w:rsid w:val="005B3DDD"/>
    <w:rsid w:val="005C4DDA"/>
    <w:rsid w:val="005F5D8F"/>
    <w:rsid w:val="00651CAE"/>
    <w:rsid w:val="0069748D"/>
    <w:rsid w:val="006D6919"/>
    <w:rsid w:val="00704BB2"/>
    <w:rsid w:val="00804C3E"/>
    <w:rsid w:val="00863367"/>
    <w:rsid w:val="00917BD8"/>
    <w:rsid w:val="009611B8"/>
    <w:rsid w:val="009F3280"/>
    <w:rsid w:val="00A10A55"/>
    <w:rsid w:val="00A83D61"/>
    <w:rsid w:val="00A9328A"/>
    <w:rsid w:val="00AC3A7C"/>
    <w:rsid w:val="00AE1295"/>
    <w:rsid w:val="00B66FF0"/>
    <w:rsid w:val="00BE2E67"/>
    <w:rsid w:val="00C178F0"/>
    <w:rsid w:val="00C42996"/>
    <w:rsid w:val="00CD1513"/>
    <w:rsid w:val="00CE3D64"/>
    <w:rsid w:val="00D1530B"/>
    <w:rsid w:val="00DC04F2"/>
    <w:rsid w:val="00DD6893"/>
    <w:rsid w:val="00E170CB"/>
    <w:rsid w:val="00E25B8E"/>
    <w:rsid w:val="00E53A54"/>
    <w:rsid w:val="00EA603C"/>
    <w:rsid w:val="00EC2A24"/>
    <w:rsid w:val="00EC62C7"/>
    <w:rsid w:val="00F4564C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805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050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Note Heading" w:semiHidden="0" w:unhideWhenUsed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8050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050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26" Type="http://schemas.openxmlformats.org/officeDocument/2006/relationships/image" Target="media/image17.png"/><Relationship Id="rId39" Type="http://schemas.openxmlformats.org/officeDocument/2006/relationships/image" Target="media/image30.jpeg"/><Relationship Id="rId21" Type="http://schemas.openxmlformats.org/officeDocument/2006/relationships/image" Target="media/image12.jpeg"/><Relationship Id="rId34" Type="http://schemas.openxmlformats.org/officeDocument/2006/relationships/image" Target="media/image25.jpe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50" Type="http://schemas.openxmlformats.org/officeDocument/2006/relationships/image" Target="media/image41.png"/><Relationship Id="rId55" Type="http://schemas.openxmlformats.org/officeDocument/2006/relationships/image" Target="media/image46.jpeg"/><Relationship Id="rId7" Type="http://schemas.openxmlformats.org/officeDocument/2006/relationships/footnotes" Target="foot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png"/><Relationship Id="rId38" Type="http://schemas.openxmlformats.org/officeDocument/2006/relationships/image" Target="media/image29.jpeg"/><Relationship Id="rId46" Type="http://schemas.openxmlformats.org/officeDocument/2006/relationships/image" Target="media/image37.jpeg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jpeg"/><Relationship Id="rId29" Type="http://schemas.openxmlformats.org/officeDocument/2006/relationships/image" Target="media/image20.jpeg"/><Relationship Id="rId41" Type="http://schemas.openxmlformats.org/officeDocument/2006/relationships/image" Target="media/image32.jpeg"/><Relationship Id="rId54" Type="http://schemas.openxmlformats.org/officeDocument/2006/relationships/image" Target="media/image45.jpe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eg"/><Relationship Id="rId24" Type="http://schemas.openxmlformats.org/officeDocument/2006/relationships/image" Target="media/image15.png"/><Relationship Id="rId32" Type="http://schemas.openxmlformats.org/officeDocument/2006/relationships/image" Target="media/image23.jpe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53" Type="http://schemas.openxmlformats.org/officeDocument/2006/relationships/image" Target="media/image44.jpeg"/><Relationship Id="rId58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png"/><Relationship Id="rId36" Type="http://schemas.openxmlformats.org/officeDocument/2006/relationships/image" Target="media/image27.jpeg"/><Relationship Id="rId49" Type="http://schemas.openxmlformats.org/officeDocument/2006/relationships/image" Target="media/image40.png"/><Relationship Id="rId57" Type="http://schemas.openxmlformats.org/officeDocument/2006/relationships/fontTable" Target="fontTable.xml"/><Relationship Id="rId10" Type="http://schemas.openxmlformats.org/officeDocument/2006/relationships/footer" Target="footer1.xml"/><Relationship Id="rId19" Type="http://schemas.openxmlformats.org/officeDocument/2006/relationships/image" Target="media/image10.jpeg"/><Relationship Id="rId31" Type="http://schemas.openxmlformats.org/officeDocument/2006/relationships/image" Target="media/image22.jpg"/><Relationship Id="rId44" Type="http://schemas.openxmlformats.org/officeDocument/2006/relationships/image" Target="media/image35.png"/><Relationship Id="rId52" Type="http://schemas.openxmlformats.org/officeDocument/2006/relationships/image" Target="media/image43.jpeg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image" Target="media/image5.jpeg"/><Relationship Id="rId22" Type="http://schemas.openxmlformats.org/officeDocument/2006/relationships/image" Target="media/image13.png"/><Relationship Id="rId27" Type="http://schemas.openxmlformats.org/officeDocument/2006/relationships/image" Target="media/image18.jpe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image" Target="media/image34.png"/><Relationship Id="rId48" Type="http://schemas.openxmlformats.org/officeDocument/2006/relationships/image" Target="media/image39.jpeg"/><Relationship Id="rId56" Type="http://schemas.openxmlformats.org/officeDocument/2006/relationships/footer" Target="footer2.xml"/><Relationship Id="rId8" Type="http://schemas.openxmlformats.org/officeDocument/2006/relationships/endnotes" Target="endnotes.xml"/><Relationship Id="rId51" Type="http://schemas.openxmlformats.org/officeDocument/2006/relationships/image" Target="media/image42.jpe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7E93E56E-ADF7-469B-98B9-59C278F421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9</TotalTime>
  <Pages>38</Pages>
  <Words>1458</Words>
  <Characters>8311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asus</cp:lastModifiedBy>
  <cp:revision>94</cp:revision>
  <dcterms:created xsi:type="dcterms:W3CDTF">2020-03-31T04:15:00Z</dcterms:created>
  <dcterms:modified xsi:type="dcterms:W3CDTF">2020-05-04T1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